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92CD60" w14:textId="66FB1CE2" w:rsidR="0006511D" w:rsidRDefault="008B5F9A" w:rsidP="008B5F9A">
      <w:pPr>
        <w:pStyle w:val="Title"/>
        <w:spacing w:after="0"/>
      </w:pPr>
      <w:r w:rsidRPr="008B5F9A">
        <w:t>Stakeholder</w:t>
      </w:r>
      <w:r>
        <w:t xml:space="preserve"> Management Strategies</w:t>
      </w:r>
    </w:p>
    <w:p w14:paraId="4A8FFACB" w14:textId="77777777" w:rsidR="008B5F9A" w:rsidRPr="008B5F9A" w:rsidRDefault="008B5F9A" w:rsidP="008B5F9A"/>
    <w:p w14:paraId="47F9B873" w14:textId="1E3ADE30" w:rsidR="008B5F9A" w:rsidRDefault="008B5F9A" w:rsidP="008B5F9A">
      <w:r>
        <w:fldChar w:fldCharType="begin" w:fldLock="1"/>
      </w:r>
      <w:r>
        <w:instrText>ADDIN CSL_CITATION { "citationItems" : [ { "id" : "ITEM-1", "itemData" : { "DOI" : "10.1002/smj.2337", "ISBN" : "1097-0266", "ISSN" : "10970266", "PMID" : "31767271", "abstract" : "Our \u201cstakeholder synergy\u201d perspective identifies new value creation opportunities that are especially effective strategically because a single strategic action (1) increases different types of value for twoormore essential stakeholder groups simultaneously, and (2) does not reduce the value already received by any other essential stakeholder group. This result is obtainable because multiple potential sources of value creation exist for each essential stakeholder group. Actions that meet these criteria increase the size of the value \u201cpie\u201d available for essential stakeholder groups, and thereby serve to attract exceptional stakeholders and obtain their increasing effort and commitment. The stakeholder synergy perspective extends stakeholder theory further into the strategy realm, and offers insights for realizing broader value creation that is more likely to produce sustainable competitive advantage.", "author" : [ { "dropping-particle" : "", "family" : "Tantalo", "given" : "Caterina", "non-dropping-particle" : "", "parse-names" : false, "suffix" : "" }, { "dropping-particle" : "", "family" : "Priem", "given" : "Richard L.", "non-dropping-particle" : "", "parse-names" : false, "suffix" : "" } ], "container-title" : "Strategic Management Journal", "id" : "ITEM-1", "issue" : "2", "issued" : { "date-parts" : [ [ "2016" ] ] }, "page" : "314-329", "title" : "Value creation through stakeholder synergy", "type" : "article-journal", "volume" : "37" }, "locator" : "326", "uris" : [ "http://www.mendeley.com/documents/?uuid=3d755d63-f0ec-46b9-9d59-181d45441fcd" ] } ], "mendeley" : { "formattedCitation" : "(Tantalo &amp; Priem, 2016, p. 326)", "plainTextFormattedCitation" : "(Tantalo &amp; Priem, 2016, p. 326)", "previouslyFormattedCitation" : "(Tantalo &amp; Priem, 2016)" }, "properties" : {  }, "schema" : "https://github.com/citation-style-language/schema/raw/master/csl-citation.json" }</w:instrText>
      </w:r>
      <w:r>
        <w:fldChar w:fldCharType="separate"/>
      </w:r>
      <w:r w:rsidRPr="008B5F9A">
        <w:rPr>
          <w:noProof/>
        </w:rPr>
        <w:t>(Tantalo &amp; Priem, 2016, p. 326)</w:t>
      </w:r>
      <w:r>
        <w:fldChar w:fldCharType="end"/>
      </w:r>
    </w:p>
    <w:p w14:paraId="09D8BB9F" w14:textId="5B96F49F" w:rsidR="008B5F9A" w:rsidRDefault="008B5F9A" w:rsidP="008B5F9A">
      <w:pPr>
        <w:pStyle w:val="ListParagraph"/>
        <w:numPr>
          <w:ilvl w:val="0"/>
          <w:numId w:val="3"/>
        </w:numPr>
      </w:pPr>
      <w:r>
        <w:t>strategic stakeholder management</w:t>
      </w:r>
    </w:p>
    <w:p w14:paraId="1AEBD4CE" w14:textId="536A8957" w:rsidR="008B5F9A" w:rsidRDefault="008B5F9A" w:rsidP="008B5F9A">
      <w:pPr>
        <w:pStyle w:val="ListParagraph"/>
        <w:numPr>
          <w:ilvl w:val="0"/>
          <w:numId w:val="3"/>
        </w:numPr>
      </w:pPr>
      <w:bookmarkStart w:id="0" w:name="_GoBack"/>
      <w:bookmarkEnd w:id="0"/>
      <w:r>
        <w:t>intrinsic stakeholder commitment</w:t>
      </w:r>
    </w:p>
    <w:p w14:paraId="3923A765" w14:textId="44919E8E" w:rsidR="008B5F9A" w:rsidRDefault="008B5F9A" w:rsidP="008B5F9A">
      <w:pPr>
        <w:pStyle w:val="ListParagraph"/>
        <w:numPr>
          <w:ilvl w:val="0"/>
          <w:numId w:val="3"/>
        </w:numPr>
      </w:pPr>
      <w:r>
        <w:t>fairness</w:t>
      </w:r>
    </w:p>
    <w:p w14:paraId="217C7E70" w14:textId="37EDA696" w:rsidR="008B5F9A" w:rsidRPr="008B5F9A" w:rsidRDefault="008B5F9A" w:rsidP="008B5F9A">
      <w:pPr>
        <w:pStyle w:val="ListParagraph"/>
        <w:numPr>
          <w:ilvl w:val="0"/>
          <w:numId w:val="3"/>
        </w:numPr>
      </w:pPr>
      <w:r>
        <w:t>relational/moral</w:t>
      </w:r>
    </w:p>
    <w:sectPr w:rsidR="008B5F9A" w:rsidRPr="008B5F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0D500D"/>
    <w:multiLevelType w:val="hybridMultilevel"/>
    <w:tmpl w:val="CE784888"/>
    <w:lvl w:ilvl="0" w:tplc="26D4F064">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2CF3"/>
    <w:multiLevelType w:val="hybridMultilevel"/>
    <w:tmpl w:val="F48AFC42"/>
    <w:lvl w:ilvl="0" w:tplc="209EB0C0">
      <w:start w:val="1"/>
      <w:numFmt w:val="decimal"/>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A1261D"/>
    <w:multiLevelType w:val="hybridMultilevel"/>
    <w:tmpl w:val="9A96D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5F9A"/>
    <w:rsid w:val="00004A23"/>
    <w:rsid w:val="00021FDB"/>
    <w:rsid w:val="0006511D"/>
    <w:rsid w:val="00134107"/>
    <w:rsid w:val="0014059F"/>
    <w:rsid w:val="001B6272"/>
    <w:rsid w:val="00201049"/>
    <w:rsid w:val="0022754A"/>
    <w:rsid w:val="0028718B"/>
    <w:rsid w:val="00326270"/>
    <w:rsid w:val="003838CF"/>
    <w:rsid w:val="003951A4"/>
    <w:rsid w:val="00415862"/>
    <w:rsid w:val="00475384"/>
    <w:rsid w:val="00510399"/>
    <w:rsid w:val="00573FFC"/>
    <w:rsid w:val="00575A39"/>
    <w:rsid w:val="00590666"/>
    <w:rsid w:val="005B35E5"/>
    <w:rsid w:val="006C1FA7"/>
    <w:rsid w:val="006E590E"/>
    <w:rsid w:val="00713BFC"/>
    <w:rsid w:val="00782A99"/>
    <w:rsid w:val="008277C6"/>
    <w:rsid w:val="008310C6"/>
    <w:rsid w:val="00891F90"/>
    <w:rsid w:val="008B5F9A"/>
    <w:rsid w:val="00937AAA"/>
    <w:rsid w:val="009626E3"/>
    <w:rsid w:val="00976456"/>
    <w:rsid w:val="009B4EA3"/>
    <w:rsid w:val="009D1558"/>
    <w:rsid w:val="009E23F1"/>
    <w:rsid w:val="00A04B71"/>
    <w:rsid w:val="00A26280"/>
    <w:rsid w:val="00AE30C2"/>
    <w:rsid w:val="00AE7924"/>
    <w:rsid w:val="00B21E28"/>
    <w:rsid w:val="00BA12BD"/>
    <w:rsid w:val="00BB6471"/>
    <w:rsid w:val="00BF7484"/>
    <w:rsid w:val="00C37C2A"/>
    <w:rsid w:val="00CD4849"/>
    <w:rsid w:val="00D60B85"/>
    <w:rsid w:val="00D729D0"/>
    <w:rsid w:val="00D7383E"/>
    <w:rsid w:val="00D823EE"/>
    <w:rsid w:val="00E25AB4"/>
    <w:rsid w:val="00E42DA0"/>
    <w:rsid w:val="00E75778"/>
    <w:rsid w:val="00E901B4"/>
    <w:rsid w:val="00EB681E"/>
    <w:rsid w:val="00EE34FC"/>
    <w:rsid w:val="00EE636E"/>
    <w:rsid w:val="00FA1DE3"/>
    <w:rsid w:val="00FD4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0259A"/>
  <w15:chartTrackingRefBased/>
  <w15:docId w15:val="{95DCF919-7894-47A0-9D96-DB1E39B6D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4EA3"/>
    <w:pPr>
      <w:spacing w:line="480" w:lineRule="auto"/>
      <w:jc w:val="both"/>
    </w:pPr>
    <w:rPr>
      <w:b w:val="0"/>
    </w:rPr>
  </w:style>
  <w:style w:type="paragraph" w:styleId="Heading1">
    <w:name w:val="heading 1"/>
    <w:basedOn w:val="Normal"/>
    <w:next w:val="Normal"/>
    <w:link w:val="Heading1Char"/>
    <w:autoRedefine/>
    <w:uiPriority w:val="9"/>
    <w:qFormat/>
    <w:rsid w:val="008310C6"/>
    <w:pPr>
      <w:keepNext/>
      <w:jc w:val="left"/>
      <w:outlineLvl w:val="0"/>
    </w:pPr>
    <w:rPr>
      <w:b/>
      <w:caps/>
    </w:rPr>
  </w:style>
  <w:style w:type="paragraph" w:styleId="Heading2">
    <w:name w:val="heading 2"/>
    <w:basedOn w:val="Normal"/>
    <w:next w:val="Normal"/>
    <w:link w:val="Heading2Char"/>
    <w:uiPriority w:val="9"/>
    <w:unhideWhenUsed/>
    <w:qFormat/>
    <w:rsid w:val="00AE30C2"/>
    <w:pPr>
      <w:keepNext/>
      <w:outlineLvl w:val="1"/>
    </w:pPr>
    <w:rPr>
      <w:b/>
    </w:rPr>
  </w:style>
  <w:style w:type="paragraph" w:styleId="Heading3">
    <w:name w:val="heading 3"/>
    <w:basedOn w:val="Heading2"/>
    <w:next w:val="Normal"/>
    <w:link w:val="Heading3Char"/>
    <w:uiPriority w:val="9"/>
    <w:unhideWhenUsed/>
    <w:qFormat/>
    <w:rsid w:val="009D1558"/>
    <w:pPr>
      <w:jc w:val="left"/>
      <w:outlineLvl w:val="2"/>
    </w:pPr>
    <w:rPr>
      <w:b w:val="0"/>
      <w:i/>
    </w:rPr>
  </w:style>
  <w:style w:type="paragraph" w:styleId="Heading4">
    <w:name w:val="heading 4"/>
    <w:basedOn w:val="Normal"/>
    <w:next w:val="Normal"/>
    <w:link w:val="Heading4Char"/>
    <w:uiPriority w:val="9"/>
    <w:unhideWhenUsed/>
    <w:qFormat/>
    <w:rsid w:val="00AE30C2"/>
    <w:pPr>
      <w:spacing w:before="120" w:line="360" w:lineRule="auto"/>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0C6"/>
    <w:rPr>
      <w:caps/>
    </w:rPr>
  </w:style>
  <w:style w:type="character" w:customStyle="1" w:styleId="Heading2Char">
    <w:name w:val="Heading 2 Char"/>
    <w:basedOn w:val="DefaultParagraphFont"/>
    <w:link w:val="Heading2"/>
    <w:uiPriority w:val="9"/>
    <w:rsid w:val="00AE30C2"/>
  </w:style>
  <w:style w:type="character" w:customStyle="1" w:styleId="Heading3Char">
    <w:name w:val="Heading 3 Char"/>
    <w:basedOn w:val="DefaultParagraphFont"/>
    <w:link w:val="Heading3"/>
    <w:uiPriority w:val="9"/>
    <w:rsid w:val="009D1558"/>
    <w:rPr>
      <w:b w:val="0"/>
      <w:i/>
    </w:rPr>
  </w:style>
  <w:style w:type="character" w:customStyle="1" w:styleId="Heading4Char">
    <w:name w:val="Heading 4 Char"/>
    <w:basedOn w:val="DefaultParagraphFont"/>
    <w:link w:val="Heading4"/>
    <w:uiPriority w:val="9"/>
    <w:rsid w:val="00AE30C2"/>
    <w:rPr>
      <w:b w:val="0"/>
      <w:u w:val="single"/>
    </w:rPr>
  </w:style>
  <w:style w:type="paragraph" w:styleId="Title">
    <w:name w:val="Title"/>
    <w:basedOn w:val="Normal"/>
    <w:next w:val="Normal"/>
    <w:link w:val="TitleChar"/>
    <w:uiPriority w:val="10"/>
    <w:qFormat/>
    <w:rsid w:val="008B5F9A"/>
    <w:pPr>
      <w:spacing w:after="120" w:line="240" w:lineRule="auto"/>
      <w:contextualSpacing/>
      <w:jc w:val="center"/>
    </w:pPr>
    <w:rPr>
      <w:rFonts w:eastAsiaTheme="majorEastAsia" w:cstheme="majorBidi"/>
      <w:b/>
      <w:caps/>
      <w:spacing w:val="-10"/>
      <w:kern w:val="28"/>
      <w:szCs w:val="56"/>
    </w:rPr>
  </w:style>
  <w:style w:type="character" w:customStyle="1" w:styleId="TitleChar">
    <w:name w:val="Title Char"/>
    <w:basedOn w:val="DefaultParagraphFont"/>
    <w:link w:val="Title"/>
    <w:uiPriority w:val="10"/>
    <w:rsid w:val="008B5F9A"/>
    <w:rPr>
      <w:rFonts w:eastAsiaTheme="majorEastAsia" w:cstheme="majorBidi"/>
      <w:caps/>
      <w:spacing w:val="-10"/>
      <w:kern w:val="28"/>
      <w:szCs w:val="56"/>
    </w:rPr>
  </w:style>
  <w:style w:type="paragraph" w:styleId="ListParagraph">
    <w:name w:val="List Paragraph"/>
    <w:basedOn w:val="Normal"/>
    <w:uiPriority w:val="34"/>
    <w:qFormat/>
    <w:rsid w:val="008B5F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337</Words>
  <Characters>1921</Characters>
  <Application>Microsoft Office Word</Application>
  <DocSecurity>0</DocSecurity>
  <Lines>16</Lines>
  <Paragraphs>4</Paragraphs>
  <ScaleCrop>false</ScaleCrop>
  <Company/>
  <LinksUpToDate>false</LinksUpToDate>
  <CharactersWithSpaces>2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1</cp:revision>
  <dcterms:created xsi:type="dcterms:W3CDTF">2018-05-03T16:38:00Z</dcterms:created>
  <dcterms:modified xsi:type="dcterms:W3CDTF">2018-05-03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2d4eb-eb61-31da-bf05-740db4838ad2</vt:lpwstr>
  </property>
  <property fmtid="{D5CDD505-2E9C-101B-9397-08002B2CF9AE}" pid="4" name="Mendeley Citation Style_1">
    <vt:lpwstr>http://www.zotero.org/styles/apa</vt:lpwstr>
  </property>
</Properties>
</file>